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6CE0E1" w14:textId="265D108D" w:rsidR="003138AC" w:rsidRPr="00DB3B76" w:rsidRDefault="007F2FB3" w:rsidP="00DB3B76">
      <w:pPr>
        <w:pStyle w:val="Title"/>
        <w:spacing w:line="360" w:lineRule="auto"/>
      </w:pPr>
      <w:r w:rsidRPr="00DB3B76">
        <w:t xml:space="preserve">Title of </w:t>
      </w:r>
      <w:r w:rsidR="00DB3B76" w:rsidRPr="00DB3B76">
        <w:t xml:space="preserve">your Thesis </w:t>
      </w:r>
      <w:r w:rsidR="00830C2D">
        <w:t>(Title)</w:t>
      </w:r>
    </w:p>
    <w:p w14:paraId="73FBEFC7" w14:textId="77777777" w:rsidR="008F5FE7" w:rsidRDefault="008F5FE7" w:rsidP="00DB3B76">
      <w:pPr>
        <w:pStyle w:val="Head"/>
        <w:spacing w:line="360" w:lineRule="auto"/>
      </w:pPr>
    </w:p>
    <w:p w14:paraId="232A8F8B" w14:textId="77777777" w:rsidR="008F5FE7" w:rsidRPr="00DB3B76" w:rsidRDefault="008F5FE7" w:rsidP="00DB3B76">
      <w:pPr>
        <w:pStyle w:val="Head"/>
        <w:spacing w:line="360" w:lineRule="auto"/>
        <w:rPr>
          <w:sz w:val="24"/>
          <w:szCs w:val="24"/>
        </w:rPr>
      </w:pPr>
      <w:r w:rsidRPr="00DB3B76">
        <w:rPr>
          <w:sz w:val="24"/>
          <w:szCs w:val="24"/>
        </w:rPr>
        <w:t>Author Name</w:t>
      </w:r>
    </w:p>
    <w:p w14:paraId="32D190DA" w14:textId="6DBA72B7" w:rsidR="007F2FB3" w:rsidRDefault="008F5FE7" w:rsidP="00DB3B76">
      <w:pPr>
        <w:pStyle w:val="Head"/>
        <w:spacing w:line="360" w:lineRule="auto"/>
        <w:rPr>
          <w:b w:val="0"/>
          <w:bCs/>
          <w:i/>
          <w:iCs/>
          <w:sz w:val="24"/>
          <w:szCs w:val="24"/>
        </w:rPr>
      </w:pPr>
      <w:r w:rsidRPr="00DB3B76">
        <w:rPr>
          <w:b w:val="0"/>
          <w:bCs/>
          <w:i/>
          <w:iCs/>
          <w:sz w:val="24"/>
          <w:szCs w:val="24"/>
        </w:rPr>
        <w:t>Affiliation</w:t>
      </w:r>
      <w:r w:rsidR="00DB3B76" w:rsidRPr="00DB3B76">
        <w:rPr>
          <w:b w:val="0"/>
          <w:bCs/>
          <w:i/>
          <w:iCs/>
          <w:sz w:val="24"/>
          <w:szCs w:val="24"/>
        </w:rPr>
        <w:t xml:space="preserve">: </w:t>
      </w:r>
    </w:p>
    <w:p w14:paraId="200F5846" w14:textId="77777777" w:rsidR="00DB3B76" w:rsidRDefault="00DB3B76" w:rsidP="00DB3B76">
      <w:pPr>
        <w:pStyle w:val="Head"/>
        <w:spacing w:line="360" w:lineRule="auto"/>
        <w:rPr>
          <w:b w:val="0"/>
          <w:bCs/>
          <w:sz w:val="24"/>
          <w:szCs w:val="24"/>
        </w:rPr>
      </w:pPr>
    </w:p>
    <w:p w14:paraId="113C8A48" w14:textId="64AA1079" w:rsidR="00026647" w:rsidRPr="00026647" w:rsidRDefault="00026647" w:rsidP="00DB3B76">
      <w:pPr>
        <w:pStyle w:val="Head"/>
        <w:spacing w:line="360" w:lineRule="auto"/>
        <w:rPr>
          <w:sz w:val="24"/>
          <w:szCs w:val="24"/>
        </w:rPr>
      </w:pPr>
      <w:r>
        <w:rPr>
          <w:sz w:val="24"/>
          <w:szCs w:val="24"/>
        </w:rPr>
        <w:t>Please indicate whether you are studying f</w:t>
      </w:r>
      <w:r w:rsidRPr="00026647">
        <w:rPr>
          <w:sz w:val="24"/>
          <w:szCs w:val="24"/>
        </w:rPr>
        <w:t>ull time or part-time</w:t>
      </w:r>
    </w:p>
    <w:p w14:paraId="79CF3818" w14:textId="306991F4" w:rsidR="00026647" w:rsidRPr="00026647" w:rsidRDefault="00026647" w:rsidP="00DB3B76">
      <w:pPr>
        <w:pStyle w:val="Head"/>
        <w:spacing w:line="360" w:lineRule="auto"/>
        <w:rPr>
          <w:sz w:val="24"/>
          <w:szCs w:val="24"/>
        </w:rPr>
      </w:pPr>
      <w:r w:rsidRPr="00026647">
        <w:rPr>
          <w:sz w:val="24"/>
          <w:szCs w:val="24"/>
        </w:rPr>
        <w:t>Please indicate your year of study</w:t>
      </w:r>
      <w:r w:rsidR="00884F67">
        <w:rPr>
          <w:sz w:val="24"/>
          <w:szCs w:val="24"/>
        </w:rPr>
        <w:t xml:space="preserve"> e.g., year one, two, three or four</w:t>
      </w:r>
    </w:p>
    <w:p w14:paraId="125217E5" w14:textId="22D51D1E" w:rsidR="00A574DF" w:rsidRPr="0090267F" w:rsidRDefault="00A574DF" w:rsidP="00DB3B76">
      <w:pPr>
        <w:pStyle w:val="Head"/>
        <w:spacing w:line="360" w:lineRule="auto"/>
        <w:rPr>
          <w:sz w:val="24"/>
          <w:szCs w:val="24"/>
        </w:rPr>
      </w:pPr>
      <w:r w:rsidRPr="0090267F">
        <w:rPr>
          <w:sz w:val="24"/>
          <w:szCs w:val="24"/>
        </w:rPr>
        <w:t>Please indicate your mode of study e.g., PhD</w:t>
      </w:r>
      <w:r w:rsidR="00DD7A0D">
        <w:rPr>
          <w:sz w:val="24"/>
          <w:szCs w:val="24"/>
        </w:rPr>
        <w:t xml:space="preserve"> by thesis</w:t>
      </w:r>
      <w:r w:rsidRPr="0090267F">
        <w:rPr>
          <w:sz w:val="24"/>
          <w:szCs w:val="24"/>
        </w:rPr>
        <w:t>, PhD by publication</w:t>
      </w:r>
      <w:r w:rsidR="008E6C9F">
        <w:rPr>
          <w:sz w:val="24"/>
          <w:szCs w:val="24"/>
        </w:rPr>
        <w:t xml:space="preserve">, </w:t>
      </w:r>
      <w:r w:rsidR="00830FEA">
        <w:rPr>
          <w:sz w:val="24"/>
          <w:szCs w:val="24"/>
        </w:rPr>
        <w:t>P</w:t>
      </w:r>
      <w:r w:rsidR="008E6C9F">
        <w:rPr>
          <w:sz w:val="24"/>
          <w:szCs w:val="24"/>
        </w:rPr>
        <w:t xml:space="preserve">rofessional </w:t>
      </w:r>
      <w:r w:rsidR="00830FEA">
        <w:rPr>
          <w:sz w:val="24"/>
          <w:szCs w:val="24"/>
        </w:rPr>
        <w:t>D</w:t>
      </w:r>
      <w:r w:rsidR="008E6C9F">
        <w:rPr>
          <w:sz w:val="24"/>
          <w:szCs w:val="24"/>
        </w:rPr>
        <w:t xml:space="preserve">octorate (e.g., </w:t>
      </w:r>
      <w:r w:rsidR="00DD7A0D">
        <w:rPr>
          <w:sz w:val="24"/>
          <w:szCs w:val="24"/>
        </w:rPr>
        <w:t>DBA, EdD, EngD</w:t>
      </w:r>
      <w:r w:rsidR="008E6C9F">
        <w:rPr>
          <w:sz w:val="24"/>
          <w:szCs w:val="24"/>
        </w:rPr>
        <w:t>)</w:t>
      </w:r>
    </w:p>
    <w:p w14:paraId="1B5EDF03" w14:textId="77777777" w:rsidR="00A574DF" w:rsidRPr="00DB3B76" w:rsidRDefault="00A574DF" w:rsidP="00DB3B76">
      <w:pPr>
        <w:pStyle w:val="Head"/>
        <w:spacing w:line="360" w:lineRule="auto"/>
        <w:rPr>
          <w:b w:val="0"/>
          <w:bCs/>
          <w:sz w:val="24"/>
          <w:szCs w:val="24"/>
        </w:rPr>
      </w:pPr>
    </w:p>
    <w:p w14:paraId="492FB773" w14:textId="5A6D6E5F" w:rsidR="008F5FE7" w:rsidRPr="00DB3B76" w:rsidRDefault="00DB3B76" w:rsidP="00DB3B76">
      <w:pPr>
        <w:pStyle w:val="Head"/>
        <w:spacing w:line="360" w:lineRule="auto"/>
        <w:rPr>
          <w:sz w:val="24"/>
          <w:szCs w:val="24"/>
        </w:rPr>
      </w:pPr>
      <w:r w:rsidRPr="00DB3B76">
        <w:rPr>
          <w:sz w:val="24"/>
          <w:szCs w:val="24"/>
        </w:rPr>
        <w:t>Supervisor names</w:t>
      </w:r>
    </w:p>
    <w:p w14:paraId="469DA5AC" w14:textId="1F3EE3C3" w:rsidR="00CD0CBB" w:rsidRPr="00DB3B76" w:rsidRDefault="00DD7A0D" w:rsidP="00DB3B76">
      <w:pPr>
        <w:pStyle w:val="Head"/>
        <w:spacing w:line="360" w:lineRule="auto"/>
        <w:rPr>
          <w:b w:val="0"/>
          <w:bCs/>
          <w:i/>
          <w:iCs/>
          <w:sz w:val="24"/>
          <w:szCs w:val="24"/>
        </w:rPr>
      </w:pPr>
      <w:r>
        <w:rPr>
          <w:b w:val="0"/>
          <w:bCs/>
          <w:i/>
          <w:iCs/>
          <w:sz w:val="24"/>
          <w:szCs w:val="24"/>
        </w:rPr>
        <w:t>Supervisor a</w:t>
      </w:r>
      <w:r w:rsidR="00DB3B76" w:rsidRPr="00DB3B76">
        <w:rPr>
          <w:b w:val="0"/>
          <w:bCs/>
          <w:i/>
          <w:iCs/>
          <w:sz w:val="24"/>
          <w:szCs w:val="24"/>
        </w:rPr>
        <w:t>ffiliation</w:t>
      </w:r>
      <w:r>
        <w:rPr>
          <w:b w:val="0"/>
          <w:bCs/>
          <w:i/>
          <w:iCs/>
          <w:sz w:val="24"/>
          <w:szCs w:val="24"/>
        </w:rPr>
        <w:t>s</w:t>
      </w:r>
      <w:r w:rsidR="00DB3B76">
        <w:rPr>
          <w:b w:val="0"/>
          <w:bCs/>
          <w:i/>
          <w:iCs/>
          <w:sz w:val="24"/>
          <w:szCs w:val="24"/>
        </w:rPr>
        <w:t xml:space="preserve">: </w:t>
      </w:r>
    </w:p>
    <w:p w14:paraId="227BFA35" w14:textId="77777777" w:rsidR="003138AC" w:rsidRDefault="003138AC" w:rsidP="00830C2D"/>
    <w:p w14:paraId="3449B7B7" w14:textId="77777777" w:rsidR="00DB3B76" w:rsidRDefault="00DB3B76" w:rsidP="00830C2D"/>
    <w:p w14:paraId="71F5882E" w14:textId="77777777" w:rsidR="00DB3B76" w:rsidRDefault="00DB3B76" w:rsidP="00830C2D"/>
    <w:p w14:paraId="1A4C7762" w14:textId="77777777" w:rsidR="00DB3B76" w:rsidRDefault="00DB3B76" w:rsidP="00830C2D"/>
    <w:p w14:paraId="6A84954F" w14:textId="77777777" w:rsidR="00DB3B76" w:rsidRDefault="00DB3B76" w:rsidP="00830C2D"/>
    <w:p w14:paraId="52697DB6" w14:textId="77777777" w:rsidR="00DB3B76" w:rsidRDefault="00DB3B76" w:rsidP="00830C2D"/>
    <w:p w14:paraId="4988CD80" w14:textId="77777777" w:rsidR="00DB3B76" w:rsidRDefault="00DB3B76" w:rsidP="00830C2D"/>
    <w:p w14:paraId="645B8789" w14:textId="77777777" w:rsidR="00DB3B76" w:rsidRDefault="00DB3B76" w:rsidP="00830C2D"/>
    <w:p w14:paraId="0603C260" w14:textId="77777777" w:rsidR="00DB3B76" w:rsidRDefault="00DB3B76" w:rsidP="00830C2D"/>
    <w:p w14:paraId="390EBF97" w14:textId="77777777" w:rsidR="00DB3B76" w:rsidRDefault="00DB3B76" w:rsidP="00830C2D"/>
    <w:p w14:paraId="686AED9D" w14:textId="77777777" w:rsidR="00DB3B76" w:rsidRDefault="00DB3B76" w:rsidP="00830C2D"/>
    <w:p w14:paraId="2215E40F" w14:textId="77777777" w:rsidR="00DB3B76" w:rsidRDefault="00DB3B76" w:rsidP="00830C2D"/>
    <w:p w14:paraId="34AE8E7D" w14:textId="77777777" w:rsidR="00DB3B76" w:rsidRDefault="00DB3B76" w:rsidP="00830C2D"/>
    <w:p w14:paraId="44A5D7DE" w14:textId="77777777" w:rsidR="00DB3B76" w:rsidRDefault="00DB3B76" w:rsidP="00830C2D"/>
    <w:p w14:paraId="13FFEE2B" w14:textId="77777777" w:rsidR="00DB3B76" w:rsidRDefault="00DB3B76" w:rsidP="00830C2D"/>
    <w:p w14:paraId="36C7EB90" w14:textId="77777777" w:rsidR="00DB3B76" w:rsidRDefault="00DB3B76" w:rsidP="00830C2D"/>
    <w:p w14:paraId="7F3A728F" w14:textId="77777777" w:rsidR="00DB3B76" w:rsidRPr="00D166CF" w:rsidRDefault="00DB3B76" w:rsidP="00830C2D"/>
    <w:p w14:paraId="093A87AB" w14:textId="77777777" w:rsidR="003138AC" w:rsidRPr="00D166CF" w:rsidRDefault="003138AC" w:rsidP="00DB3B76"/>
    <w:p w14:paraId="25735861" w14:textId="7CE8E9BF" w:rsidR="003138AC" w:rsidRPr="00D166CF" w:rsidRDefault="00F52ED2" w:rsidP="00DB3B76">
      <w:pPr>
        <w:pStyle w:val="Heading1"/>
      </w:pPr>
      <w:r w:rsidRPr="00D166CF">
        <w:t xml:space="preserve">Abstract </w:t>
      </w:r>
      <w:r w:rsidR="00E324AA" w:rsidRPr="00D166CF">
        <w:t>(</w:t>
      </w:r>
      <w:r w:rsidR="00DB3B76">
        <w:t>500 - 1000</w:t>
      </w:r>
      <w:r w:rsidR="003138AC" w:rsidRPr="00D166CF">
        <w:t xml:space="preserve"> words)</w:t>
      </w:r>
      <w:r w:rsidR="00606571">
        <w:t xml:space="preserve"> (Heading 1)</w:t>
      </w:r>
    </w:p>
    <w:p w14:paraId="3AB64871" w14:textId="7BF78E56" w:rsidR="007051F7" w:rsidRPr="00D166CF" w:rsidRDefault="008B5C26" w:rsidP="00DB3B76">
      <w:r w:rsidRPr="00D166CF">
        <w:lastRenderedPageBreak/>
        <w:t xml:space="preserve">This is a normal text paragraph; the style for it is "Normal". </w:t>
      </w:r>
      <w:r w:rsidR="00606571">
        <w:t xml:space="preserve">Your abstract should </w:t>
      </w:r>
      <w:r w:rsidR="00606571" w:rsidRPr="00606571">
        <w:t>summarise the aims, methods</w:t>
      </w:r>
      <w:r w:rsidR="00606571">
        <w:t>,</w:t>
      </w:r>
      <w:r w:rsidR="00606571" w:rsidRPr="00606571">
        <w:t xml:space="preserve"> and the significance and relevancy of </w:t>
      </w:r>
      <w:r w:rsidR="00606571">
        <w:t>your</w:t>
      </w:r>
      <w:r w:rsidR="00606571" w:rsidRPr="00606571">
        <w:t xml:space="preserve"> research topic. The abstract should also contain </w:t>
      </w:r>
      <w:r w:rsidR="00606571">
        <w:t xml:space="preserve">your </w:t>
      </w:r>
      <w:r w:rsidR="00606571" w:rsidRPr="00606571">
        <w:t>potential theoretical, methodological</w:t>
      </w:r>
      <w:r w:rsidR="00606571">
        <w:t>,</w:t>
      </w:r>
      <w:r w:rsidR="00606571" w:rsidRPr="00606571">
        <w:t xml:space="preserve"> and/or practical contributions. The submission should also include a Reference list. The list of references does not count towards the wordcount. Tables and Figures do not count towards the wordcount.</w:t>
      </w:r>
    </w:p>
    <w:p w14:paraId="7E05F648" w14:textId="77777777" w:rsidR="003620A1" w:rsidRPr="00D166CF" w:rsidRDefault="003620A1" w:rsidP="00DB3B76"/>
    <w:p w14:paraId="19E55E65" w14:textId="77777777" w:rsidR="008B5C26" w:rsidRPr="00D166CF" w:rsidRDefault="00A574DF" w:rsidP="00DB3B76">
      <w:pPr>
        <w:pStyle w:val="Figure"/>
      </w:pPr>
      <w:r>
        <w:rPr>
          <w:noProof/>
          <w:lang w:eastAsia="en-GB"/>
        </w:rPr>
        <w:pict w14:anchorId="0F798E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42.9pt;height:55.85pt;visibility:visible">
            <v:imagedata r:id="rId5" o:title=""/>
          </v:shape>
        </w:pict>
      </w:r>
    </w:p>
    <w:p w14:paraId="0F631B31" w14:textId="77777777" w:rsidR="008B5C26" w:rsidRDefault="008B5C26" w:rsidP="00DB3B76">
      <w:pPr>
        <w:pStyle w:val="Figuretitle"/>
        <w:spacing w:line="360" w:lineRule="auto"/>
      </w:pPr>
      <w:r w:rsidRPr="00D166CF">
        <w:t>Figure 1.</w:t>
      </w:r>
      <w:r w:rsidRPr="00D166CF">
        <w:tab/>
        <w:t>The style name for this kind of paragraph is "Figure title". The style for the figure is called "Figure". The title should always be placed below the figure.</w:t>
      </w:r>
    </w:p>
    <w:p w14:paraId="6816D9C0" w14:textId="77777777" w:rsidR="00192FFB" w:rsidRDefault="00192FFB" w:rsidP="00DB3B76"/>
    <w:p w14:paraId="127C764C" w14:textId="77777777" w:rsidR="00830C2D" w:rsidRDefault="00830C2D" w:rsidP="00DB3B76"/>
    <w:p w14:paraId="4FAC885F" w14:textId="77777777" w:rsidR="008B5C26" w:rsidRPr="00D166CF" w:rsidRDefault="008B5C26" w:rsidP="00DB3B76">
      <w:r w:rsidRPr="00D166CF">
        <w:t>Tables should be titled like the example shows below, the style "Figure title" is used here also for the title.</w:t>
      </w:r>
    </w:p>
    <w:tbl>
      <w:tblPr>
        <w:tblW w:w="85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43"/>
        <w:gridCol w:w="2843"/>
        <w:gridCol w:w="2843"/>
      </w:tblGrid>
      <w:tr w:rsidR="00346BA4" w:rsidRPr="00952F95" w14:paraId="6B465863" w14:textId="77777777" w:rsidTr="00952F95">
        <w:tc>
          <w:tcPr>
            <w:tcW w:w="2843" w:type="dxa"/>
          </w:tcPr>
          <w:p w14:paraId="28F87463" w14:textId="77777777" w:rsidR="00346BA4" w:rsidRPr="00D166CF" w:rsidRDefault="00346BA4" w:rsidP="00DB3B76">
            <w:pPr>
              <w:pStyle w:val="Table"/>
              <w:spacing w:line="360" w:lineRule="auto"/>
            </w:pPr>
            <w:r w:rsidRPr="00D166CF">
              <w:t>Question</w:t>
            </w:r>
          </w:p>
        </w:tc>
        <w:tc>
          <w:tcPr>
            <w:tcW w:w="2843" w:type="dxa"/>
          </w:tcPr>
          <w:p w14:paraId="5E95C591" w14:textId="77777777" w:rsidR="00346BA4" w:rsidRPr="00D166CF" w:rsidRDefault="00346BA4" w:rsidP="00DB3B76">
            <w:pPr>
              <w:pStyle w:val="Table"/>
              <w:spacing w:line="360" w:lineRule="auto"/>
            </w:pPr>
            <w:r w:rsidRPr="00D166CF">
              <w:t>Average 1992</w:t>
            </w:r>
          </w:p>
        </w:tc>
        <w:tc>
          <w:tcPr>
            <w:tcW w:w="2843" w:type="dxa"/>
          </w:tcPr>
          <w:p w14:paraId="32C93015" w14:textId="77777777" w:rsidR="00346BA4" w:rsidRPr="00D166CF" w:rsidRDefault="00346BA4" w:rsidP="00DB3B76">
            <w:pPr>
              <w:pStyle w:val="Table"/>
              <w:spacing w:line="360" w:lineRule="auto"/>
            </w:pPr>
            <w:r w:rsidRPr="00D166CF">
              <w:t>Average 1999</w:t>
            </w:r>
          </w:p>
        </w:tc>
      </w:tr>
      <w:tr w:rsidR="00346BA4" w:rsidRPr="00952F95" w14:paraId="59B84DCC" w14:textId="77777777" w:rsidTr="00952F95">
        <w:tc>
          <w:tcPr>
            <w:tcW w:w="2843" w:type="dxa"/>
          </w:tcPr>
          <w:p w14:paraId="04B9C81A" w14:textId="77777777" w:rsidR="00346BA4" w:rsidRPr="00D166CF" w:rsidRDefault="00346BA4" w:rsidP="00DB3B76">
            <w:pPr>
              <w:pStyle w:val="Table"/>
              <w:spacing w:line="360" w:lineRule="auto"/>
            </w:pPr>
            <w:r w:rsidRPr="00D166CF">
              <w:t>1 How do you regard...</w:t>
            </w:r>
          </w:p>
        </w:tc>
        <w:tc>
          <w:tcPr>
            <w:tcW w:w="2843" w:type="dxa"/>
          </w:tcPr>
          <w:p w14:paraId="663E43EB" w14:textId="77777777" w:rsidR="00346BA4" w:rsidRPr="00D166CF" w:rsidRDefault="00346BA4" w:rsidP="00DB3B76">
            <w:pPr>
              <w:pStyle w:val="Table"/>
              <w:spacing w:line="360" w:lineRule="auto"/>
            </w:pPr>
            <w:r w:rsidRPr="00D166CF">
              <w:t>3.4</w:t>
            </w:r>
          </w:p>
        </w:tc>
        <w:tc>
          <w:tcPr>
            <w:tcW w:w="2843" w:type="dxa"/>
          </w:tcPr>
          <w:p w14:paraId="7DC06A3B" w14:textId="77777777" w:rsidR="00346BA4" w:rsidRPr="00D166CF" w:rsidRDefault="00346BA4" w:rsidP="00DB3B76">
            <w:pPr>
              <w:pStyle w:val="Table"/>
              <w:spacing w:line="360" w:lineRule="auto"/>
            </w:pPr>
            <w:r w:rsidRPr="00D166CF">
              <w:t>3.7</w:t>
            </w:r>
          </w:p>
        </w:tc>
      </w:tr>
      <w:tr w:rsidR="00346BA4" w:rsidRPr="00952F95" w14:paraId="45CD75AC" w14:textId="77777777" w:rsidTr="00952F95">
        <w:tc>
          <w:tcPr>
            <w:tcW w:w="2843" w:type="dxa"/>
          </w:tcPr>
          <w:p w14:paraId="0E8D6866" w14:textId="77777777" w:rsidR="00346BA4" w:rsidRPr="00D166CF" w:rsidRDefault="00346BA4" w:rsidP="00DB3B76">
            <w:pPr>
              <w:pStyle w:val="Table"/>
              <w:spacing w:line="360" w:lineRule="auto"/>
            </w:pPr>
            <w:r w:rsidRPr="00D166CF">
              <w:t>2 How do you...</w:t>
            </w:r>
          </w:p>
        </w:tc>
        <w:tc>
          <w:tcPr>
            <w:tcW w:w="2843" w:type="dxa"/>
          </w:tcPr>
          <w:p w14:paraId="61EACA00" w14:textId="77777777" w:rsidR="00346BA4" w:rsidRPr="00D166CF" w:rsidRDefault="00346BA4" w:rsidP="00DB3B76">
            <w:pPr>
              <w:pStyle w:val="Table"/>
              <w:spacing w:line="360" w:lineRule="auto"/>
            </w:pPr>
            <w:r w:rsidRPr="00D166CF">
              <w:t>2.7</w:t>
            </w:r>
          </w:p>
        </w:tc>
        <w:tc>
          <w:tcPr>
            <w:tcW w:w="2843" w:type="dxa"/>
          </w:tcPr>
          <w:p w14:paraId="07543DA4" w14:textId="77777777" w:rsidR="00346BA4" w:rsidRPr="00D166CF" w:rsidRDefault="00346BA4" w:rsidP="00DB3B76">
            <w:pPr>
              <w:pStyle w:val="Table"/>
              <w:spacing w:line="360" w:lineRule="auto"/>
            </w:pPr>
            <w:r w:rsidRPr="00D166CF">
              <w:t>3.4</w:t>
            </w:r>
          </w:p>
        </w:tc>
      </w:tr>
      <w:tr w:rsidR="00346BA4" w:rsidRPr="00952F95" w14:paraId="0F0184E1" w14:textId="77777777" w:rsidTr="00952F95">
        <w:tc>
          <w:tcPr>
            <w:tcW w:w="2843" w:type="dxa"/>
          </w:tcPr>
          <w:p w14:paraId="7628310E" w14:textId="77777777" w:rsidR="00346BA4" w:rsidRPr="00D166CF" w:rsidRDefault="00346BA4" w:rsidP="00DB3B76">
            <w:pPr>
              <w:pStyle w:val="Table"/>
              <w:spacing w:line="360" w:lineRule="auto"/>
            </w:pPr>
            <w:r w:rsidRPr="00D166CF">
              <w:t>3 How do you...</w:t>
            </w:r>
          </w:p>
        </w:tc>
        <w:tc>
          <w:tcPr>
            <w:tcW w:w="2843" w:type="dxa"/>
          </w:tcPr>
          <w:p w14:paraId="7EEEE3AA" w14:textId="77777777" w:rsidR="00346BA4" w:rsidRPr="00D166CF" w:rsidRDefault="00346BA4" w:rsidP="00DB3B76">
            <w:pPr>
              <w:pStyle w:val="Table"/>
              <w:spacing w:line="360" w:lineRule="auto"/>
            </w:pPr>
            <w:r w:rsidRPr="00D166CF">
              <w:t>3.9</w:t>
            </w:r>
          </w:p>
        </w:tc>
        <w:tc>
          <w:tcPr>
            <w:tcW w:w="2843" w:type="dxa"/>
          </w:tcPr>
          <w:p w14:paraId="2DA0DB15" w14:textId="77777777" w:rsidR="00346BA4" w:rsidRPr="00D166CF" w:rsidRDefault="00346BA4" w:rsidP="00DB3B76">
            <w:pPr>
              <w:pStyle w:val="Table"/>
              <w:spacing w:line="360" w:lineRule="auto"/>
            </w:pPr>
            <w:r w:rsidRPr="00D166CF">
              <w:t>3.6</w:t>
            </w:r>
          </w:p>
        </w:tc>
      </w:tr>
    </w:tbl>
    <w:p w14:paraId="485373D2" w14:textId="77777777" w:rsidR="008B5C26" w:rsidRPr="00D166CF" w:rsidRDefault="008B5C26" w:rsidP="00DB3B76">
      <w:pPr>
        <w:pStyle w:val="Figuretitle"/>
        <w:spacing w:line="360" w:lineRule="auto"/>
      </w:pPr>
      <w:r w:rsidRPr="00D166CF">
        <w:t>Table 2.</w:t>
      </w:r>
      <w:r w:rsidRPr="00D166CF">
        <w:tab/>
        <w:t>The style name for this kind of paragraph is "Figure title". The title should always be placed below the table. The style for the text in table cells is called "Table". Some cells may need special alignment.</w:t>
      </w:r>
    </w:p>
    <w:p w14:paraId="448F0F16" w14:textId="77777777" w:rsidR="00D166CF" w:rsidRPr="00D166CF" w:rsidRDefault="00D166CF" w:rsidP="00DB3B76"/>
    <w:p w14:paraId="3F42A9FD" w14:textId="77777777" w:rsidR="00D166CF" w:rsidRPr="00D166CF" w:rsidRDefault="00D166CF" w:rsidP="00DB3B76">
      <w:r w:rsidRPr="00D166CF">
        <w:t>In the following there is an example of using the style "Bullet":</w:t>
      </w:r>
    </w:p>
    <w:p w14:paraId="7B80376F" w14:textId="77777777" w:rsidR="00D166CF" w:rsidRPr="00D166CF" w:rsidRDefault="00D166CF" w:rsidP="00DB3B76">
      <w:pPr>
        <w:pStyle w:val="Bullet"/>
        <w:spacing w:line="360" w:lineRule="auto"/>
      </w:pPr>
      <w:r w:rsidRPr="00D166CF">
        <w:t>The style "Bullet" should be used here. This is a complementary sentence. This is a complementary sentence. In the following you can find an example of a second level list:</w:t>
      </w:r>
    </w:p>
    <w:p w14:paraId="00DB8614" w14:textId="77777777" w:rsidR="00D166CF" w:rsidRPr="00D166CF" w:rsidRDefault="00D166CF" w:rsidP="00DB3B76">
      <w:pPr>
        <w:pStyle w:val="Bullet2"/>
        <w:spacing w:line="360" w:lineRule="auto"/>
      </w:pPr>
      <w:r w:rsidRPr="00D166CF">
        <w:t>The style "Bullet 2" should be used here. This is a complementary sentence. This is a complementary sentence. This is a complementary sentence. This is a complementary sentence. This is a complementary sentence. This is a complementary sentence.</w:t>
      </w:r>
    </w:p>
    <w:p w14:paraId="00B35E59" w14:textId="77777777" w:rsidR="00D166CF" w:rsidRPr="00D166CF" w:rsidRDefault="00D166CF" w:rsidP="00DB3B76">
      <w:pPr>
        <w:pStyle w:val="Bullet2"/>
        <w:spacing w:line="360" w:lineRule="auto"/>
      </w:pPr>
      <w:r w:rsidRPr="00D166CF">
        <w:t>This is a complementary sentence. This is a complementary sentence.</w:t>
      </w:r>
    </w:p>
    <w:p w14:paraId="7C372ED5" w14:textId="77777777" w:rsidR="00D166CF" w:rsidRPr="00D166CF" w:rsidRDefault="00D166CF" w:rsidP="00DB3B76">
      <w:pPr>
        <w:pStyle w:val="Bullet"/>
        <w:spacing w:line="360" w:lineRule="auto"/>
      </w:pPr>
      <w:r w:rsidRPr="00D166CF">
        <w:t>This is a complementary sentence. This is a complementary sentence.</w:t>
      </w:r>
    </w:p>
    <w:p w14:paraId="1852AC4F" w14:textId="5E7BF891" w:rsidR="00DB3B76" w:rsidRDefault="00DB3B76" w:rsidP="00DB3B76">
      <w:pPr>
        <w:pStyle w:val="Heading1"/>
      </w:pPr>
      <w:r>
        <w:t>Appendix: T</w:t>
      </w:r>
      <w:r w:rsidRPr="00DB3B76">
        <w:t>ime</w:t>
      </w:r>
      <w:r>
        <w:t>line</w:t>
      </w:r>
      <w:r w:rsidRPr="00DB3B76">
        <w:t xml:space="preserve"> of activities until completion</w:t>
      </w:r>
      <w:r w:rsidR="00606571">
        <w:t xml:space="preserve"> (Heading 1)</w:t>
      </w:r>
    </w:p>
    <w:p w14:paraId="631C7CBD" w14:textId="3DA1A748" w:rsidR="00606571" w:rsidRPr="00D166CF" w:rsidRDefault="00606571" w:rsidP="00606571">
      <w:r w:rsidRPr="00606571">
        <w:lastRenderedPageBreak/>
        <w:t xml:space="preserve">Applicants should also </w:t>
      </w:r>
      <w:r>
        <w:t>include</w:t>
      </w:r>
      <w:r w:rsidRPr="00606571">
        <w:t xml:space="preserve"> an Appendix that provides a time plan of activities until completion. We will use this information for organisation purposes and to help us understand the applicant</w:t>
      </w:r>
      <w:r>
        <w:t>’</w:t>
      </w:r>
      <w:r w:rsidRPr="00606571">
        <w:t xml:space="preserve">s progress and time to completion.   </w:t>
      </w:r>
    </w:p>
    <w:p w14:paraId="7C1FEF44" w14:textId="77777777" w:rsidR="00DB3B76" w:rsidRPr="00D166CF" w:rsidRDefault="00DB3B76" w:rsidP="00DB3B76"/>
    <w:p w14:paraId="3A0BAE02" w14:textId="557ADC9C" w:rsidR="003620A1" w:rsidRPr="00D166CF" w:rsidRDefault="003620A1" w:rsidP="00DB3B76">
      <w:pPr>
        <w:pStyle w:val="Heading1"/>
      </w:pPr>
      <w:r w:rsidRPr="00D166CF">
        <w:t>References</w:t>
      </w:r>
      <w:r w:rsidR="00606571">
        <w:t xml:space="preserve"> (Heading 1)</w:t>
      </w:r>
    </w:p>
    <w:p w14:paraId="6D1F45EF" w14:textId="77777777" w:rsidR="00CC7107" w:rsidRDefault="00672D7B" w:rsidP="00DB3B76">
      <w:r>
        <w:t>References and c</w:t>
      </w:r>
      <w:r w:rsidRPr="00672D7B">
        <w:t xml:space="preserve">itations in the text should follow the </w:t>
      </w:r>
      <w:r>
        <w:t xml:space="preserve">seventh edition of the </w:t>
      </w:r>
      <w:r w:rsidRPr="00672D7B">
        <w:t>American Psychological Association.</w:t>
      </w:r>
      <w:r>
        <w:t xml:space="preserve"> </w:t>
      </w:r>
      <w:r w:rsidR="00E81FAF">
        <w:t xml:space="preserve">The DOI should be included where available. </w:t>
      </w:r>
      <w:r>
        <w:t xml:space="preserve">Examples: </w:t>
      </w:r>
    </w:p>
    <w:p w14:paraId="63CADF67" w14:textId="77777777" w:rsidR="00672D7B" w:rsidRDefault="00672D7B" w:rsidP="00DB3B76">
      <w:r>
        <w:fldChar w:fldCharType="begin">
          <w:fldData xml:space="preserve">PEVuZE5vdGU+PENpdGUgSGlkZGVuPSIxIj48QXV0aG9yPlBhbnRlbGk8L0F1dGhvcj48WWVhcj4y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</w:fldData>
        </w:fldChar>
      </w:r>
      <w:r w:rsidR="003836DE">
        <w:instrText xml:space="preserve"> ADDIN EN.CITE </w:instrText>
      </w:r>
      <w:r w:rsidR="003836DE">
        <w:fldChar w:fldCharType="begin">
          <w:fldData xml:space="preserve">PEVuZE5vdGU+PENpdGUgSGlkZGVuPSIxIj48QXV0aG9yPlBhbnRlbGk8L0F1dGhvcj48WWVhcj4y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</w:fldData>
        </w:fldChar>
      </w:r>
      <w:r w:rsidR="003836DE">
        <w:instrText xml:space="preserve"> ADDIN EN.CITE.DATA </w:instrText>
      </w:r>
      <w:r w:rsidR="003836DE">
        <w:fldChar w:fldCharType="end"/>
      </w:r>
      <w:r>
        <w:fldChar w:fldCharType="separate"/>
      </w:r>
      <w:r>
        <w:fldChar w:fldCharType="end"/>
      </w:r>
    </w:p>
    <w:p w14:paraId="78E95CBD" w14:textId="77777777" w:rsidR="0048680D" w:rsidRDefault="0048680D" w:rsidP="00DB3B76">
      <w:pPr>
        <w:pStyle w:val="EndNoteBibliography"/>
        <w:ind w:left="720" w:hanging="720"/>
      </w:pPr>
      <w:r>
        <w:t xml:space="preserve">Dinev, T., Xu, H., Smith, J. H., &amp; Hart, P. (2013). Information privacy and correlates: an empirical attempt to bridge and distinguish privacy-related concepts. European Journal of Information Systems, 22(3), 295-316. </w:t>
      </w:r>
      <w:hyperlink r:id="rId6" w:history="1">
        <w:r w:rsidRPr="00396119">
          <w:rPr>
            <w:rStyle w:val="Hyperlink"/>
          </w:rPr>
          <w:t>https://doi.org/10.1057/ejis.2012.23</w:t>
        </w:r>
      </w:hyperlink>
      <w:r>
        <w:t xml:space="preserve">  </w:t>
      </w:r>
    </w:p>
    <w:p w14:paraId="2B97B533" w14:textId="77777777" w:rsidR="0048680D" w:rsidRDefault="0048680D" w:rsidP="00DB3B76">
      <w:pPr>
        <w:pStyle w:val="EndNoteBibliography"/>
        <w:ind w:left="720" w:hanging="720"/>
      </w:pPr>
      <w:r>
        <w:t xml:space="preserve">Kayas, O. G. (2023). Workplace surveillance: A systematic review, integrative framework, and research agenda. Journal of Business Research, 168, 114212. </w:t>
      </w:r>
      <w:hyperlink r:id="rId7" w:history="1">
        <w:r w:rsidRPr="00396119">
          <w:rPr>
            <w:rStyle w:val="Hyperlink"/>
          </w:rPr>
          <w:t>https://doi.org/10.1016/j.jbusres.2023.114212</w:t>
        </w:r>
      </w:hyperlink>
      <w:r>
        <w:t xml:space="preserve">  </w:t>
      </w:r>
    </w:p>
    <w:p w14:paraId="760F26C9" w14:textId="77777777" w:rsidR="0048680D" w:rsidRDefault="0048680D" w:rsidP="00DB3B76">
      <w:pPr>
        <w:pStyle w:val="EndNoteBibliography"/>
        <w:ind w:left="720" w:hanging="720"/>
      </w:pPr>
      <w:r>
        <w:t xml:space="preserve">Panteli, N., Yalabik, Z. Y., &amp; Rapti, A. (2019). Fostering work engagement in geographically dispersed and asynchronous virtual teams. Information Technology &amp; People, 32(1), 2-17. </w:t>
      </w:r>
      <w:hyperlink r:id="rId8" w:history="1">
        <w:r w:rsidRPr="00396119">
          <w:rPr>
            <w:rStyle w:val="Hyperlink"/>
          </w:rPr>
          <w:t>https://doi.org/10.1108/ITP-04-2017-0133</w:t>
        </w:r>
      </w:hyperlink>
      <w:r>
        <w:t xml:space="preserve">  </w:t>
      </w:r>
    </w:p>
    <w:p w14:paraId="1C8007B1" w14:textId="745AADF9" w:rsidR="003620A1" w:rsidRDefault="0048680D" w:rsidP="00DB3B76">
      <w:pPr>
        <w:pStyle w:val="EndNoteBibliography"/>
        <w:ind w:left="720" w:hanging="720"/>
      </w:pPr>
      <w:r>
        <w:t xml:space="preserve">Walsham, G. (1995). Interpretive case studies in IS research: nature and method. European Journal of Information Systems, 4(2), 74-81. </w:t>
      </w:r>
    </w:p>
    <w:sectPr w:rsidR="003620A1" w:rsidSect="003138AC">
      <w:pgSz w:w="11907" w:h="16840" w:code="9"/>
      <w:pgMar w:top="1440" w:right="1797" w:bottom="1440" w:left="1797" w:header="720" w:footer="72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16cid:durableId="7510054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printFractionalCharacterWidth/>
  <w:activeWritingStyle w:appName="MSWord" w:lang="en-GB"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isplayHorizontalDrawingGridEvery w:val="0"/>
  <w:displayVerticalDrawingGridEvery w:val="0"/>
  <w:doNotUseMarginsForDrawingGridOrigin/>
  <w:doNotShadeFormData/>
  <w:noPunctuationKerning/>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Q2sbA0MjcxMjA1MzFW0lEKTi0uzszPAykwrQUAXrDVp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s0afat24t2apbef09opa5f1wedez5st0fzp&quot;&gt;My EndNote Library&lt;record-ids&gt;&lt;item&gt;321&lt;/item&gt;&lt;item&gt;734&lt;/item&gt;&lt;item&gt;1338&lt;/item&gt;&lt;item&gt;1976&lt;/item&gt;&lt;/record-ids&gt;&lt;/item&gt;&lt;/Libraries&gt;"/>
  </w:docVars>
  <w:rsids>
    <w:rsidRoot w:val="000C05ED"/>
    <w:rsid w:val="0002225F"/>
    <w:rsid w:val="00026647"/>
    <w:rsid w:val="000C05ED"/>
    <w:rsid w:val="000D5634"/>
    <w:rsid w:val="00192FFB"/>
    <w:rsid w:val="001B272A"/>
    <w:rsid w:val="001D3AD6"/>
    <w:rsid w:val="00203F4C"/>
    <w:rsid w:val="002254D5"/>
    <w:rsid w:val="0025715E"/>
    <w:rsid w:val="002F059B"/>
    <w:rsid w:val="003138AC"/>
    <w:rsid w:val="00322D24"/>
    <w:rsid w:val="003265B4"/>
    <w:rsid w:val="00346BA4"/>
    <w:rsid w:val="003620A1"/>
    <w:rsid w:val="00362723"/>
    <w:rsid w:val="00363E47"/>
    <w:rsid w:val="003836DE"/>
    <w:rsid w:val="003D334F"/>
    <w:rsid w:val="003F76B9"/>
    <w:rsid w:val="00455711"/>
    <w:rsid w:val="0048680D"/>
    <w:rsid w:val="004A6295"/>
    <w:rsid w:val="0057572C"/>
    <w:rsid w:val="005960E0"/>
    <w:rsid w:val="005E55A9"/>
    <w:rsid w:val="00600AED"/>
    <w:rsid w:val="00606571"/>
    <w:rsid w:val="00607C45"/>
    <w:rsid w:val="00642641"/>
    <w:rsid w:val="00672D7B"/>
    <w:rsid w:val="006C1320"/>
    <w:rsid w:val="007051F7"/>
    <w:rsid w:val="007301F8"/>
    <w:rsid w:val="00731139"/>
    <w:rsid w:val="00753BF3"/>
    <w:rsid w:val="007645FA"/>
    <w:rsid w:val="007C5E0C"/>
    <w:rsid w:val="007F2FB3"/>
    <w:rsid w:val="00801EBF"/>
    <w:rsid w:val="00802F20"/>
    <w:rsid w:val="00830C2D"/>
    <w:rsid w:val="00830FEA"/>
    <w:rsid w:val="00834515"/>
    <w:rsid w:val="008706CE"/>
    <w:rsid w:val="00884F67"/>
    <w:rsid w:val="008B5C26"/>
    <w:rsid w:val="008E6C9F"/>
    <w:rsid w:val="008F5FE7"/>
    <w:rsid w:val="0090267F"/>
    <w:rsid w:val="00904EF5"/>
    <w:rsid w:val="00952F95"/>
    <w:rsid w:val="009D5961"/>
    <w:rsid w:val="009E2C89"/>
    <w:rsid w:val="00A574DF"/>
    <w:rsid w:val="00AF7CF9"/>
    <w:rsid w:val="00B32425"/>
    <w:rsid w:val="00B71C05"/>
    <w:rsid w:val="00B74179"/>
    <w:rsid w:val="00BA2441"/>
    <w:rsid w:val="00BD3F99"/>
    <w:rsid w:val="00BF22E6"/>
    <w:rsid w:val="00C67FD8"/>
    <w:rsid w:val="00CC7107"/>
    <w:rsid w:val="00CD0CBB"/>
    <w:rsid w:val="00D166CF"/>
    <w:rsid w:val="00D616E3"/>
    <w:rsid w:val="00DB3B76"/>
    <w:rsid w:val="00DC11DD"/>
    <w:rsid w:val="00DD7A0D"/>
    <w:rsid w:val="00DF2180"/>
    <w:rsid w:val="00E2262E"/>
    <w:rsid w:val="00E324AA"/>
    <w:rsid w:val="00E81FAF"/>
    <w:rsid w:val="00EC2794"/>
    <w:rsid w:val="00F20F8F"/>
    <w:rsid w:val="00F4456A"/>
    <w:rsid w:val="00F47C48"/>
    <w:rsid w:val="00F52E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7EBF30"/>
  <w15:docId w15:val="{3329CF95-53E7-4655-B32B-51E3BF3A2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4515"/>
    <w:pPr>
      <w:spacing w:line="360" w:lineRule="auto"/>
      <w:jc w:val="both"/>
    </w:pPr>
    <w:rPr>
      <w:sz w:val="24"/>
      <w:lang w:eastAsia="en-US"/>
    </w:rPr>
  </w:style>
  <w:style w:type="paragraph" w:styleId="Heading1">
    <w:name w:val="heading 1"/>
    <w:basedOn w:val="Normal"/>
    <w:next w:val="Normal"/>
    <w:link w:val="Heading1Char"/>
    <w:qFormat/>
    <w:rsid w:val="00600AED"/>
    <w:pPr>
      <w:outlineLvl w:val="0"/>
    </w:pPr>
    <w:rPr>
      <w:b/>
      <w:sz w:val="28"/>
      <w:szCs w:val="28"/>
    </w:rPr>
  </w:style>
  <w:style w:type="paragraph" w:styleId="Heading2">
    <w:name w:val="heading 2"/>
    <w:basedOn w:val="Normal"/>
    <w:next w:val="Normal"/>
    <w:qFormat/>
    <w:rsid w:val="00600AED"/>
    <w:pPr>
      <w:outlineLvl w:val="1"/>
    </w:pPr>
    <w:rPr>
      <w:b/>
    </w:rPr>
  </w:style>
  <w:style w:type="paragraph" w:styleId="Heading3">
    <w:name w:val="heading 3"/>
    <w:basedOn w:val="Normal"/>
    <w:next w:val="Normal"/>
    <w:qFormat/>
    <w:rsid w:val="00600AED"/>
    <w:pPr>
      <w:keepNext/>
      <w:spacing w:before="240" w:after="60"/>
      <w:outlineLvl w:val="2"/>
    </w:pPr>
    <w:rPr>
      <w:rFonts w:ascii="Arial" w:hAnsi="Arial"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basedOn w:val="Normal"/>
    <w:rsid w:val="005E55A9"/>
    <w:pPr>
      <w:spacing w:line="240" w:lineRule="auto"/>
      <w:jc w:val="center"/>
    </w:pPr>
    <w:rPr>
      <w:b/>
    </w:rPr>
  </w:style>
  <w:style w:type="paragraph" w:customStyle="1" w:styleId="Head">
    <w:name w:val="Head"/>
    <w:basedOn w:val="Normal"/>
    <w:rsid w:val="00834515"/>
    <w:pPr>
      <w:spacing w:line="240" w:lineRule="auto"/>
      <w:jc w:val="center"/>
    </w:pPr>
    <w:rPr>
      <w:b/>
      <w:sz w:val="44"/>
      <w:szCs w:val="44"/>
    </w:rPr>
  </w:style>
  <w:style w:type="paragraph" w:customStyle="1" w:styleId="Figure">
    <w:name w:val="Figure"/>
    <w:basedOn w:val="Normal"/>
    <w:rsid w:val="00322D24"/>
    <w:pPr>
      <w:spacing w:before="240"/>
      <w:jc w:val="center"/>
    </w:pPr>
    <w:rPr>
      <w:b/>
      <w:sz w:val="20"/>
    </w:rPr>
  </w:style>
  <w:style w:type="paragraph" w:customStyle="1" w:styleId="Abstract">
    <w:name w:val="Abstract"/>
    <w:basedOn w:val="Normal"/>
    <w:rsid w:val="00834515"/>
    <w:pPr>
      <w:spacing w:line="240" w:lineRule="auto"/>
    </w:pPr>
    <w:rPr>
      <w:i/>
      <w:sz w:val="20"/>
    </w:rPr>
  </w:style>
  <w:style w:type="paragraph" w:customStyle="1" w:styleId="AbstractTitle">
    <w:name w:val="Abstract Title"/>
    <w:basedOn w:val="Normal"/>
    <w:rsid w:val="00600AED"/>
    <w:rPr>
      <w:b/>
    </w:rPr>
  </w:style>
  <w:style w:type="paragraph" w:customStyle="1" w:styleId="PaperHead">
    <w:name w:val="Paper_Head"/>
    <w:basedOn w:val="Normal"/>
    <w:rsid w:val="00600AED"/>
    <w:pPr>
      <w:jc w:val="center"/>
    </w:pPr>
    <w:rPr>
      <w:b/>
      <w:sz w:val="44"/>
      <w:szCs w:val="44"/>
    </w:rPr>
  </w:style>
  <w:style w:type="paragraph" w:customStyle="1" w:styleId="Institution">
    <w:name w:val="Institution"/>
    <w:basedOn w:val="Normal"/>
    <w:rsid w:val="005E55A9"/>
    <w:pPr>
      <w:spacing w:line="240" w:lineRule="auto"/>
      <w:jc w:val="center"/>
    </w:pPr>
    <w:rPr>
      <w:i/>
    </w:rPr>
  </w:style>
  <w:style w:type="paragraph" w:customStyle="1" w:styleId="Email">
    <w:name w:val="Email"/>
    <w:basedOn w:val="Normal"/>
    <w:rsid w:val="005E55A9"/>
    <w:pPr>
      <w:spacing w:line="240" w:lineRule="auto"/>
      <w:jc w:val="center"/>
    </w:pPr>
  </w:style>
  <w:style w:type="character" w:customStyle="1" w:styleId="Heading1Char">
    <w:name w:val="Heading 1 Char"/>
    <w:link w:val="Heading1"/>
    <w:rsid w:val="007301F8"/>
    <w:rPr>
      <w:b/>
      <w:sz w:val="28"/>
      <w:szCs w:val="28"/>
      <w:lang w:eastAsia="en-US"/>
    </w:rPr>
  </w:style>
  <w:style w:type="character" w:styleId="Hyperlink">
    <w:name w:val="Hyperlink"/>
    <w:rsid w:val="00801EBF"/>
    <w:rPr>
      <w:color w:val="0000FF"/>
      <w:u w:val="single"/>
    </w:rPr>
  </w:style>
  <w:style w:type="paragraph" w:customStyle="1" w:styleId="Figuretitle">
    <w:name w:val="Figure title"/>
    <w:basedOn w:val="Figure"/>
    <w:next w:val="Normal"/>
    <w:qFormat/>
    <w:rsid w:val="00346BA4"/>
    <w:pPr>
      <w:tabs>
        <w:tab w:val="left" w:pos="1418"/>
      </w:tabs>
      <w:spacing w:before="120" w:after="120" w:line="240" w:lineRule="auto"/>
      <w:ind w:left="1418" w:hanging="1418"/>
    </w:pPr>
    <w:rPr>
      <w:rFonts w:cs="Arial"/>
      <w:color w:val="000000"/>
    </w:rPr>
  </w:style>
  <w:style w:type="paragraph" w:customStyle="1" w:styleId="Table">
    <w:name w:val="Table"/>
    <w:basedOn w:val="Normal"/>
    <w:rsid w:val="00346BA4"/>
    <w:pPr>
      <w:spacing w:line="240" w:lineRule="auto"/>
      <w:jc w:val="left"/>
    </w:pPr>
    <w:rPr>
      <w:rFonts w:cs="Arial"/>
      <w:color w:val="000000"/>
      <w:sz w:val="22"/>
      <w:szCs w:val="22"/>
    </w:rPr>
  </w:style>
  <w:style w:type="table" w:styleId="TableGrid">
    <w:name w:val="Table Grid"/>
    <w:basedOn w:val="TableNormal"/>
    <w:rsid w:val="00346B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text">
    <w:name w:val="Basic text"/>
    <w:rsid w:val="00D166CF"/>
    <w:pPr>
      <w:spacing w:before="120"/>
      <w:jc w:val="both"/>
    </w:pPr>
    <w:rPr>
      <w:rFonts w:cs="Arial"/>
      <w:color w:val="000000"/>
      <w:sz w:val="22"/>
      <w:szCs w:val="15"/>
      <w:lang w:eastAsia="en-US"/>
    </w:rPr>
  </w:style>
  <w:style w:type="paragraph" w:customStyle="1" w:styleId="Bullet">
    <w:name w:val="Bullet"/>
    <w:basedOn w:val="Normal"/>
    <w:rsid w:val="000D5634"/>
    <w:pPr>
      <w:numPr>
        <w:numId w:val="1"/>
      </w:numPr>
      <w:tabs>
        <w:tab w:val="clear" w:pos="360"/>
        <w:tab w:val="num" w:pos="284"/>
      </w:tabs>
      <w:spacing w:line="240" w:lineRule="auto"/>
      <w:ind w:left="284" w:hanging="284"/>
    </w:pPr>
    <w:rPr>
      <w:sz w:val="22"/>
      <w:szCs w:val="22"/>
    </w:rPr>
  </w:style>
  <w:style w:type="paragraph" w:customStyle="1" w:styleId="Bullet2">
    <w:name w:val="Bullet 2"/>
    <w:basedOn w:val="Normal"/>
    <w:rsid w:val="00D166CF"/>
    <w:pPr>
      <w:numPr>
        <w:ilvl w:val="1"/>
        <w:numId w:val="1"/>
      </w:numPr>
      <w:tabs>
        <w:tab w:val="clear" w:pos="1080"/>
        <w:tab w:val="num" w:pos="567"/>
      </w:tabs>
      <w:spacing w:line="240" w:lineRule="auto"/>
      <w:ind w:left="567" w:hanging="283"/>
    </w:pPr>
    <w:rPr>
      <w:sz w:val="22"/>
      <w:szCs w:val="22"/>
    </w:rPr>
  </w:style>
  <w:style w:type="paragraph" w:customStyle="1" w:styleId="Referencelist">
    <w:name w:val="Reference list"/>
    <w:basedOn w:val="Basictext"/>
    <w:rsid w:val="000D5634"/>
    <w:pPr>
      <w:spacing w:before="0"/>
      <w:ind w:left="720" w:hanging="720"/>
      <w:jc w:val="left"/>
    </w:pPr>
    <w:rPr>
      <w:rFonts w:cs="Times New Roman"/>
      <w:sz w:val="24"/>
    </w:rPr>
  </w:style>
  <w:style w:type="paragraph" w:styleId="BalloonText">
    <w:name w:val="Balloon Text"/>
    <w:basedOn w:val="Normal"/>
    <w:link w:val="BalloonTextChar"/>
    <w:rsid w:val="002F059B"/>
    <w:pPr>
      <w:spacing w:line="240" w:lineRule="auto"/>
    </w:pPr>
    <w:rPr>
      <w:rFonts w:ascii="Tahoma" w:hAnsi="Tahoma" w:cs="Tahoma"/>
      <w:sz w:val="16"/>
      <w:szCs w:val="16"/>
    </w:rPr>
  </w:style>
  <w:style w:type="character" w:customStyle="1" w:styleId="BalloonTextChar">
    <w:name w:val="Balloon Text Char"/>
    <w:link w:val="BalloonText"/>
    <w:rsid w:val="002F059B"/>
    <w:rPr>
      <w:rFonts w:ascii="Tahoma" w:hAnsi="Tahoma" w:cs="Tahoma"/>
      <w:sz w:val="16"/>
      <w:szCs w:val="16"/>
      <w:lang w:eastAsia="en-US"/>
    </w:rPr>
  </w:style>
  <w:style w:type="paragraph" w:customStyle="1" w:styleId="EndNoteBibliographyTitle">
    <w:name w:val="EndNote Bibliography Title"/>
    <w:basedOn w:val="Normal"/>
    <w:link w:val="EndNoteBibliographyTitleChar"/>
    <w:rsid w:val="00672D7B"/>
    <w:pPr>
      <w:jc w:val="center"/>
    </w:pPr>
    <w:rPr>
      <w:noProof/>
      <w:lang w:val="en-US"/>
    </w:rPr>
  </w:style>
  <w:style w:type="character" w:customStyle="1" w:styleId="EndNoteBibliographyTitleChar">
    <w:name w:val="EndNote Bibliography Title Char"/>
    <w:link w:val="EndNoteBibliographyTitle"/>
    <w:rsid w:val="00672D7B"/>
    <w:rPr>
      <w:noProof/>
      <w:sz w:val="24"/>
      <w:lang w:val="en-US" w:eastAsia="en-US"/>
    </w:rPr>
  </w:style>
  <w:style w:type="paragraph" w:customStyle="1" w:styleId="EndNoteBibliography">
    <w:name w:val="EndNote Bibliography"/>
    <w:basedOn w:val="Normal"/>
    <w:link w:val="EndNoteBibliographyChar"/>
    <w:rsid w:val="00672D7B"/>
    <w:rPr>
      <w:noProof/>
      <w:lang w:val="en-US"/>
    </w:rPr>
  </w:style>
  <w:style w:type="character" w:customStyle="1" w:styleId="EndNoteBibliographyChar">
    <w:name w:val="EndNote Bibliography Char"/>
    <w:link w:val="EndNoteBibliography"/>
    <w:rsid w:val="00672D7B"/>
    <w:rPr>
      <w:noProof/>
      <w:sz w:val="24"/>
      <w:lang w:val="en-US" w:eastAsia="en-US"/>
    </w:rPr>
  </w:style>
  <w:style w:type="character" w:styleId="UnresolvedMention">
    <w:name w:val="Unresolved Mention"/>
    <w:uiPriority w:val="99"/>
    <w:semiHidden/>
    <w:unhideWhenUsed/>
    <w:rsid w:val="00672D7B"/>
    <w:rPr>
      <w:color w:val="605E5C"/>
      <w:shd w:val="clear" w:color="auto" w:fill="E1DFDD"/>
    </w:rPr>
  </w:style>
  <w:style w:type="paragraph" w:styleId="Title">
    <w:name w:val="Title"/>
    <w:basedOn w:val="Head"/>
    <w:next w:val="Normal"/>
    <w:link w:val="TitleChar"/>
    <w:qFormat/>
    <w:rsid w:val="00DB3B76"/>
  </w:style>
  <w:style w:type="character" w:customStyle="1" w:styleId="TitleChar">
    <w:name w:val="Title Char"/>
    <w:link w:val="Title"/>
    <w:rsid w:val="00DB3B76"/>
    <w:rPr>
      <w:b/>
      <w:sz w:val="44"/>
      <w:szCs w:val="4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108/ITP-04-2017-0133" TargetMode="External"/><Relationship Id="rId3" Type="http://schemas.openxmlformats.org/officeDocument/2006/relationships/settings" Target="settings.xml"/><Relationship Id="rId7" Type="http://schemas.openxmlformats.org/officeDocument/2006/relationships/hyperlink" Target="https://doi.org/10.1016/j.jbusres.2023.11421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57/ejis.2012.23" TargetMode="External"/><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541</Words>
  <Characters>3085</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THE DYNAMIC ASPECT OF MANAGEMENT STRATEGY (F</vt:lpstr>
    </vt:vector>
  </TitlesOfParts>
  <Company/>
  <LinksUpToDate>false</LinksUpToDate>
  <CharactersWithSpaces>3619</CharactersWithSpaces>
  <SharedDoc>false</SharedDoc>
  <HLinks>
    <vt:vector size="18" baseType="variant">
      <vt:variant>
        <vt:i4>5374035</vt:i4>
      </vt:variant>
      <vt:variant>
        <vt:i4>11</vt:i4>
      </vt:variant>
      <vt:variant>
        <vt:i4>0</vt:i4>
      </vt:variant>
      <vt:variant>
        <vt:i4>5</vt:i4>
      </vt:variant>
      <vt:variant>
        <vt:lpwstr>https://doi.org/10.1108/ITP-04-2017-0133</vt:lpwstr>
      </vt:variant>
      <vt:variant>
        <vt:lpwstr/>
      </vt:variant>
      <vt:variant>
        <vt:i4>5308421</vt:i4>
      </vt:variant>
      <vt:variant>
        <vt:i4>8</vt:i4>
      </vt:variant>
      <vt:variant>
        <vt:i4>0</vt:i4>
      </vt:variant>
      <vt:variant>
        <vt:i4>5</vt:i4>
      </vt:variant>
      <vt:variant>
        <vt:lpwstr>https://doi.org/10.1016/j.jbusres.2023.114212</vt:lpwstr>
      </vt:variant>
      <vt:variant>
        <vt:lpwstr/>
      </vt:variant>
      <vt:variant>
        <vt:i4>1114191</vt:i4>
      </vt:variant>
      <vt:variant>
        <vt:i4>5</vt:i4>
      </vt:variant>
      <vt:variant>
        <vt:i4>0</vt:i4>
      </vt:variant>
      <vt:variant>
        <vt:i4>5</vt:i4>
      </vt:variant>
      <vt:variant>
        <vt:lpwstr>https://doi.org/10.1057/ejis.2012.2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YNAMIC ASPECT OF MANAGEMENT STRATEGY (F</dc:title>
  <dc:subject/>
  <dc:creator>Department of Computer Science</dc:creator>
  <cp:keywords/>
  <cp:lastModifiedBy>Kayas, Oliver</cp:lastModifiedBy>
  <cp:revision>16</cp:revision>
  <cp:lastPrinted>1901-01-01T00:00:00Z</cp:lastPrinted>
  <dcterms:created xsi:type="dcterms:W3CDTF">2025-01-14T17:37:00Z</dcterms:created>
  <dcterms:modified xsi:type="dcterms:W3CDTF">2025-06-2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c6e885be0722aa2fe80fe0343168b3c892b3acf68f682f9064628dc5bfa618</vt:lpwstr>
  </property>
</Properties>
</file>